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54989CB4">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Pr="00662029"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74FB0BAB"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A00813">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35104C67">
            <wp:extent cx="3456296" cy="2526493"/>
            <wp:effectExtent l="0" t="0" r="0" b="762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3543755" cy="2590424"/>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Pr="00662029"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1F77BAF0" w14:textId="525CF5D0" w:rsidR="00C5399B" w:rsidRPr="00662029" w:rsidRDefault="00F06702" w:rsidP="00C5399B">
      <w:pPr>
        <w:pStyle w:val="Heading2"/>
        <w:rPr>
          <w:rFonts w:asciiTheme="majorBidi" w:hAnsiTheme="majorBidi"/>
        </w:rPr>
      </w:pPr>
      <w:r w:rsidRPr="00662029">
        <w:rPr>
          <w:rFonts w:asciiTheme="majorBidi" w:hAnsiTheme="majorBidi"/>
        </w:rPr>
        <w:t>Exploring Challenges, Opportunities, and Performances within Cultural Industries</w:t>
      </w:r>
    </w:p>
    <w:p w14:paraId="70753B88" w14:textId="35B524C6" w:rsidR="00C5399B" w:rsidRPr="00662029" w:rsidRDefault="00C5399B" w:rsidP="006F70BC">
      <w:pPr>
        <w:pStyle w:val="Heading3"/>
        <w:rPr>
          <w:rFonts w:asciiTheme="majorBidi" w:hAnsiTheme="majorBidi"/>
        </w:rPr>
      </w:pPr>
      <w:bookmarkStart w:id="11" w:name="challenges"/>
      <w:r w:rsidRPr="00662029">
        <w:rPr>
          <w:rFonts w:asciiTheme="majorBidi" w:hAnsiTheme="majorBidi"/>
        </w:rPr>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662029" w:rsidRDefault="007A33AC" w:rsidP="007A33AC">
      <w:pPr>
        <w:pStyle w:val="Heading1"/>
        <w:rPr>
          <w:rFonts w:asciiTheme="majorBidi" w:hAnsiTheme="majorBidi"/>
        </w:rPr>
      </w:pPr>
      <w:r w:rsidRPr="00662029">
        <w:rPr>
          <w:rFonts w:asciiTheme="majorBidi" w:hAnsiTheme="majorBidi"/>
        </w:rPr>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This research methodology provides a comprehensive approach to exploring the multifaceted impacts of digital transformation in cultural institutions, combining qualitative and quantitative methods to yield robust and actionable insights.</w:t>
      </w:r>
      <w:r w:rsidRPr="004C046A">
        <w:rPr>
          <w:rFonts w:asciiTheme="majorBidi" w:hAnsiTheme="majorBidi" w:cstheme="majorBidi"/>
        </w:rPr>
        <w:t xml:space="preserve">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 or </w:t>
      </w:r>
      <w:proofErr w:type="spellStart"/>
      <w:r w:rsidRPr="004C046A">
        <w:rPr>
          <w:rFonts w:asciiTheme="majorBidi" w:hAnsiTheme="majorBidi" w:cstheme="majorBidi"/>
          <w:sz w:val="24"/>
          <w:szCs w:val="24"/>
        </w:rPr>
        <w:t>Atlas.ti</w:t>
      </w:r>
      <w:proofErr w:type="spellEnd"/>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77777777"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 or ANOVA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w:t>
      </w:r>
      <w:r w:rsidRPr="00662029">
        <w:rPr>
          <w:rFonts w:asciiTheme="majorBidi" w:hAnsiTheme="majorBidi" w:cstheme="majorBidi"/>
        </w:rPr>
        <w:t>the</w:t>
      </w:r>
      <w:r w:rsidRPr="00662029">
        <w:rPr>
          <w:rFonts w:asciiTheme="majorBidi" w:hAnsiTheme="majorBidi" w:cstheme="majorBidi"/>
        </w:rPr>
        <w:t xml:space="preserv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59DA5AC1"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proofErr w:type="gramStart"/>
      <w:r w:rsidR="00016E17">
        <w:rPr>
          <w:rFonts w:asciiTheme="majorBidi" w:hAnsiTheme="majorBidi" w:cstheme="majorBidi"/>
        </w:rPr>
        <w:t xml:space="preserve">the </w:t>
      </w:r>
      <w:r w:rsidRPr="00662029">
        <w:rPr>
          <w:rFonts w:asciiTheme="majorBidi" w:hAnsiTheme="majorBidi" w:cstheme="majorBidi"/>
        </w:rPr>
        <w:t xml:space="preserve"> research</w:t>
      </w:r>
      <w:proofErr w:type="gramEnd"/>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0D4DA91C" w14:textId="490C92CD" w:rsidR="00B8270F" w:rsidRPr="00662029" w:rsidRDefault="0065604E"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B8270F" w:rsidRPr="00662029">
        <w:rPr>
          <w:rFonts w:asciiTheme="majorBidi" w:hAnsiTheme="majorBidi" w:cstheme="majorBidi"/>
          <w:noProof/>
          <w:sz w:val="24"/>
        </w:rPr>
        <w:t xml:space="preserve">Affonso, I.D. </w:t>
      </w:r>
      <w:r w:rsidR="00B8270F" w:rsidRPr="00662029">
        <w:rPr>
          <w:rFonts w:asciiTheme="majorBidi" w:hAnsiTheme="majorBidi" w:cstheme="majorBidi"/>
          <w:i/>
          <w:iCs/>
          <w:noProof/>
          <w:sz w:val="24"/>
        </w:rPr>
        <w:t>et al.</w:t>
      </w:r>
      <w:r w:rsidR="00B8270F" w:rsidRPr="00662029">
        <w:rPr>
          <w:rFonts w:asciiTheme="majorBidi" w:hAnsiTheme="majorBidi" w:cstheme="majorBidi"/>
          <w:noProof/>
          <w:sz w:val="24"/>
        </w:rPr>
        <w:t xml:space="preserve"> (2020) ‘Digital Transformation as a Tool for FPSO Project Acceleration’, </w:t>
      </w:r>
      <w:r w:rsidR="00B8270F" w:rsidRPr="00662029">
        <w:rPr>
          <w:rFonts w:asciiTheme="majorBidi" w:hAnsiTheme="majorBidi" w:cstheme="majorBidi"/>
          <w:i/>
          <w:iCs/>
          <w:noProof/>
          <w:sz w:val="24"/>
        </w:rPr>
        <w:t>Proceedings of the Annual Offshore Technology Conference</w:t>
      </w:r>
      <w:r w:rsidR="00B8270F" w:rsidRPr="00662029">
        <w:rPr>
          <w:rFonts w:asciiTheme="majorBidi" w:hAnsiTheme="majorBidi" w:cstheme="majorBidi"/>
          <w:noProof/>
          <w:sz w:val="24"/>
        </w:rPr>
        <w:t>, 2020-May. Available at: https://doi.org/10.4043/30480-MS.</w:t>
      </w:r>
    </w:p>
    <w:p w14:paraId="775D46AC"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Collins, J. and Nisbet, A. (2010) ‘Theatre and performance design: a reader in scenography’, </w:t>
      </w:r>
      <w:r w:rsidRPr="00662029">
        <w:rPr>
          <w:rFonts w:asciiTheme="majorBidi" w:hAnsiTheme="majorBidi" w:cstheme="majorBidi"/>
          <w:i/>
          <w:iCs/>
          <w:noProof/>
          <w:sz w:val="24"/>
        </w:rPr>
        <w:t>Choice Reviews Online</w:t>
      </w:r>
      <w:r w:rsidRPr="00662029">
        <w:rPr>
          <w:rFonts w:asciiTheme="majorBidi" w:hAnsiTheme="majorBidi" w:cstheme="majorBidi"/>
          <w:noProof/>
          <w:sz w:val="24"/>
        </w:rPr>
        <w:t>, 48(04), pp. 48-1987-48–1987. Available at: https://doi.org/10.5860/choice.48-1987.</w:t>
      </w:r>
    </w:p>
    <w:p w14:paraId="506D3AD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Crane, D. (2012) ‘Fashion and its social agendas class, gender, and identity in clothing’, </w:t>
      </w:r>
      <w:r w:rsidRPr="00662029">
        <w:rPr>
          <w:rFonts w:asciiTheme="majorBidi" w:hAnsiTheme="majorBidi" w:cstheme="majorBidi"/>
          <w:i/>
          <w:iCs/>
          <w:noProof/>
          <w:sz w:val="24"/>
        </w:rPr>
        <w:t>The University of Chicago Press</w:t>
      </w:r>
      <w:r w:rsidRPr="00662029">
        <w:rPr>
          <w:rFonts w:asciiTheme="majorBidi" w:hAnsiTheme="majorBidi" w:cstheme="majorBidi"/>
          <w:noProof/>
          <w:sz w:val="24"/>
        </w:rPr>
        <w:t xml:space="preserve"> [Preprint].</w:t>
      </w:r>
    </w:p>
    <w:p w14:paraId="0976CB1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Dehnert, M. (2020) ‘Sustaining the current or pursuing the new: incumbent digital transformation strategies in the financial service industry: A configurational perspective on firm performance’, </w:t>
      </w:r>
      <w:r w:rsidRPr="00662029">
        <w:rPr>
          <w:rFonts w:asciiTheme="majorBidi" w:hAnsiTheme="majorBidi" w:cstheme="majorBidi"/>
          <w:i/>
          <w:iCs/>
          <w:noProof/>
          <w:sz w:val="24"/>
        </w:rPr>
        <w:t>Business Research</w:t>
      </w:r>
      <w:r w:rsidRPr="00662029">
        <w:rPr>
          <w:rFonts w:asciiTheme="majorBidi" w:hAnsiTheme="majorBidi" w:cstheme="majorBidi"/>
          <w:noProof/>
          <w:sz w:val="24"/>
        </w:rPr>
        <w:t>, 13(3), pp. 1071–1113. Available at: https://doi.org/10.1007/s40685-020-00136-8.</w:t>
      </w:r>
    </w:p>
    <w:p w14:paraId="2D59A5F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European Commission (2010) ‘GREEN PAPER - Unlocking the potential of cultural and creative industries ’ . The’, </w:t>
      </w:r>
      <w:r w:rsidRPr="00662029">
        <w:rPr>
          <w:rFonts w:asciiTheme="majorBidi" w:hAnsiTheme="majorBidi" w:cstheme="majorBidi"/>
          <w:i/>
          <w:iCs/>
          <w:noProof/>
          <w:sz w:val="24"/>
        </w:rPr>
        <w:t>Group</w:t>
      </w:r>
      <w:r w:rsidRPr="00662029">
        <w:rPr>
          <w:rFonts w:asciiTheme="majorBidi" w:hAnsiTheme="majorBidi" w:cstheme="majorBidi"/>
          <w:noProof/>
          <w:sz w:val="24"/>
        </w:rPr>
        <w:t>, pp. 3–6. Available at: https://op.europa.eu/en/publication-detail/-/publication/1cb6f484-074b-4913-87b3-344ccf020eef/language-en (Accessed: 19 June 2024).</w:t>
      </w:r>
    </w:p>
    <w:p w14:paraId="6340DD8E"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European Commission (2022) ‘Commission publishes two studies to map the challenges and opportunities for cultural and creative sectors in the digital decade | Shaping Europe’s digital future’, </w:t>
      </w:r>
      <w:r w:rsidRPr="00662029">
        <w:rPr>
          <w:rFonts w:asciiTheme="majorBidi" w:hAnsiTheme="majorBidi" w:cstheme="majorBidi"/>
          <w:i/>
          <w:iCs/>
          <w:noProof/>
          <w:sz w:val="24"/>
        </w:rPr>
        <w:t>European Commission</w:t>
      </w:r>
      <w:r w:rsidRPr="00662029">
        <w:rPr>
          <w:rFonts w:asciiTheme="majorBidi" w:hAnsiTheme="majorBidi" w:cstheme="majorBidi"/>
          <w:noProof/>
          <w:sz w:val="24"/>
        </w:rPr>
        <w:t xml:space="preserve"> [Preprint]. Available at: https://digital-strategy.ec.europa.eu/en/news/commission-publishes-two-studies-map-challenges-and-opportunities-cultural-and-creative-sectors (Accessed: 19 June 2024).</w:t>
      </w:r>
    </w:p>
    <w:p w14:paraId="4A806ED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Gershuny, A.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11) </w:t>
      </w:r>
      <w:r w:rsidRPr="00662029">
        <w:rPr>
          <w:rFonts w:asciiTheme="majorBidi" w:hAnsiTheme="majorBidi" w:cstheme="majorBidi"/>
          <w:i/>
          <w:iCs/>
          <w:noProof/>
          <w:sz w:val="24"/>
        </w:rPr>
        <w:t>Protecting Our Heritage and Fostering Creativity | UNESCO</w:t>
      </w:r>
      <w:r w:rsidRPr="00662029">
        <w:rPr>
          <w:rFonts w:asciiTheme="majorBidi" w:hAnsiTheme="majorBidi" w:cstheme="majorBidi"/>
          <w:noProof/>
          <w:sz w:val="24"/>
        </w:rPr>
        <w:t>. Available at: https://www.unesco.org/en/culture (Accessed: 19 June 2024).</w:t>
      </w:r>
    </w:p>
    <w:p w14:paraId="3C2941A4"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Hesmondhalgh, D. (2013) ‘The cultural industries 3rd’, </w:t>
      </w:r>
      <w:r w:rsidRPr="00662029">
        <w:rPr>
          <w:rFonts w:asciiTheme="majorBidi" w:hAnsiTheme="majorBidi" w:cstheme="majorBidi"/>
          <w:i/>
          <w:iCs/>
          <w:noProof/>
          <w:sz w:val="24"/>
        </w:rPr>
        <w:t>London: SAGE</w:t>
      </w:r>
      <w:r w:rsidRPr="00662029">
        <w:rPr>
          <w:rFonts w:asciiTheme="majorBidi" w:hAnsiTheme="majorBidi" w:cstheme="majorBidi"/>
          <w:noProof/>
          <w:sz w:val="24"/>
        </w:rPr>
        <w:t>, (January 2013), pp. 1–25. Available at: https://www.researchgate.net/publication/261554803_The_Cultural_Industries_3rd_Ed.</w:t>
      </w:r>
    </w:p>
    <w:p w14:paraId="15C7FD02"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Hesmondhalgh, D. and Pratt, A.C. (2005) ‘Cultural industries and cultural policy’, </w:t>
      </w:r>
      <w:r w:rsidRPr="00662029">
        <w:rPr>
          <w:rFonts w:asciiTheme="majorBidi" w:hAnsiTheme="majorBidi" w:cstheme="majorBidi"/>
          <w:i/>
          <w:iCs/>
          <w:noProof/>
          <w:sz w:val="24"/>
        </w:rPr>
        <w:t>International Journal of Cultural Policy</w:t>
      </w:r>
      <w:r w:rsidRPr="00662029">
        <w:rPr>
          <w:rFonts w:asciiTheme="majorBidi" w:hAnsiTheme="majorBidi" w:cstheme="majorBidi"/>
          <w:noProof/>
          <w:sz w:val="24"/>
        </w:rPr>
        <w:t>, 11(1), pp. 1–13. Available at: https://doi.org/10.1080/10286630500067598.</w:t>
      </w:r>
    </w:p>
    <w:p w14:paraId="3441F3B1"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Hjarvard, S. (2011) ‘John B. Thompson: Merchants of Culture. The Publishing Business in the Twenty-First Century. Cambridge: Polity. 2010.’, </w:t>
      </w:r>
      <w:r w:rsidRPr="00662029">
        <w:rPr>
          <w:rFonts w:asciiTheme="majorBidi" w:hAnsiTheme="majorBidi" w:cstheme="majorBidi"/>
          <w:i/>
          <w:iCs/>
          <w:noProof/>
          <w:sz w:val="24"/>
        </w:rPr>
        <w:t>MedieKultur: Journal of media and communication research</w:t>
      </w:r>
      <w:r w:rsidRPr="00662029">
        <w:rPr>
          <w:rFonts w:asciiTheme="majorBidi" w:hAnsiTheme="majorBidi" w:cstheme="majorBidi"/>
          <w:noProof/>
          <w:sz w:val="24"/>
        </w:rPr>
        <w:t>, 27(51). Available at: https://doi.org/10.7146/mediekultur.v27i51.5254.</w:t>
      </w:r>
    </w:p>
    <w:p w14:paraId="612EAF7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Imran, F.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570DF36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Jencks, C. (2000) </w:t>
      </w:r>
      <w:r w:rsidRPr="00662029">
        <w:rPr>
          <w:rFonts w:asciiTheme="majorBidi" w:hAnsiTheme="majorBidi" w:cstheme="majorBidi"/>
          <w:i/>
          <w:iCs/>
          <w:noProof/>
          <w:sz w:val="24"/>
        </w:rPr>
        <w:t>The Architecture of Jumping Universe</w:t>
      </w:r>
      <w:r w:rsidRPr="00662029">
        <w:rPr>
          <w:rFonts w:asciiTheme="majorBidi" w:hAnsiTheme="majorBidi" w:cstheme="majorBidi"/>
          <w:noProof/>
          <w:sz w:val="24"/>
        </w:rPr>
        <w:t xml:space="preserve">, </w:t>
      </w:r>
      <w:r w:rsidRPr="00662029">
        <w:rPr>
          <w:rFonts w:asciiTheme="majorBidi" w:hAnsiTheme="majorBidi" w:cstheme="majorBidi"/>
          <w:i/>
          <w:iCs/>
          <w:noProof/>
          <w:sz w:val="24"/>
        </w:rPr>
        <w:t>Academy Edition</w:t>
      </w:r>
      <w:r w:rsidRPr="00662029">
        <w:rPr>
          <w:rFonts w:asciiTheme="majorBidi" w:hAnsiTheme="majorBidi" w:cstheme="majorBidi"/>
          <w:noProof/>
          <w:sz w:val="24"/>
        </w:rPr>
        <w:t>.</w:t>
      </w:r>
    </w:p>
    <w:p w14:paraId="4D3F4601"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err, A. (2006) </w:t>
      </w:r>
      <w:r w:rsidRPr="00662029">
        <w:rPr>
          <w:rFonts w:asciiTheme="majorBidi" w:hAnsiTheme="majorBidi" w:cstheme="majorBidi"/>
          <w:i/>
          <w:iCs/>
          <w:noProof/>
          <w:sz w:val="24"/>
        </w:rPr>
        <w:t>The business and culture of digital games: Gamework/gameplay</w:t>
      </w:r>
      <w:r w:rsidRPr="00662029">
        <w:rPr>
          <w:rFonts w:asciiTheme="majorBidi" w:hAnsiTheme="majorBidi" w:cstheme="majorBidi"/>
          <w:noProof/>
          <w:sz w:val="24"/>
        </w:rPr>
        <w:t xml:space="preserve">, </w:t>
      </w:r>
      <w:r w:rsidRPr="00662029">
        <w:rPr>
          <w:rFonts w:asciiTheme="majorBidi" w:hAnsiTheme="majorBidi" w:cstheme="majorBidi"/>
          <w:i/>
          <w:iCs/>
          <w:noProof/>
          <w:sz w:val="24"/>
        </w:rPr>
        <w:t>The Business and Culture of Digital Games: Gamework/Gameplay</w:t>
      </w:r>
      <w:r w:rsidRPr="00662029">
        <w:rPr>
          <w:rFonts w:asciiTheme="majorBidi" w:hAnsiTheme="majorBidi" w:cstheme="majorBidi"/>
          <w:noProof/>
          <w:sz w:val="24"/>
        </w:rPr>
        <w:t>. SAGE Publications Inc. Available at: https://doi.org/10.4135/9781446211410.</w:t>
      </w:r>
    </w:p>
    <w:p w14:paraId="0F6D65D0"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itchenham, B &amp; Charters, S. (2007) ‘Harvard referencing style’, </w:t>
      </w:r>
      <w:r w:rsidRPr="00662029">
        <w:rPr>
          <w:rFonts w:asciiTheme="majorBidi" w:hAnsiTheme="majorBidi" w:cstheme="majorBidi"/>
          <w:i/>
          <w:iCs/>
          <w:noProof/>
          <w:sz w:val="24"/>
        </w:rPr>
        <w:t>Technical report, Ver. 2.3 EBSE Technical Report. EBSE</w:t>
      </w:r>
      <w:r w:rsidRPr="00662029">
        <w:rPr>
          <w:rFonts w:asciiTheme="majorBidi" w:hAnsiTheme="majorBidi" w:cstheme="majorBidi"/>
          <w:noProof/>
          <w:sz w:val="24"/>
        </w:rPr>
        <w:t>, 1(January 2007), pp. 1–54. Available at: https://www.researchgate.net/publication/302924724_Guidelines_for_performing_Systematic_Literature_Reviews_in_Software_Engineering (Accessed: 23 June 2024).</w:t>
      </w:r>
    </w:p>
    <w:p w14:paraId="72E7A10B"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oshelieva, O.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3) ‘Digital transformation in culture and art: Exploring the challenges, opportunities and implications in cultural studies’, </w:t>
      </w:r>
      <w:r w:rsidRPr="00662029">
        <w:rPr>
          <w:rFonts w:asciiTheme="majorBidi" w:hAnsiTheme="majorBidi" w:cstheme="majorBidi"/>
          <w:i/>
          <w:iCs/>
          <w:noProof/>
          <w:sz w:val="24"/>
        </w:rPr>
        <w:t>Research Journal in Advanced Humanities</w:t>
      </w:r>
      <w:r w:rsidRPr="00662029">
        <w:rPr>
          <w:rFonts w:asciiTheme="majorBidi" w:hAnsiTheme="majorBidi" w:cstheme="majorBidi"/>
          <w:noProof/>
          <w:sz w:val="24"/>
        </w:rPr>
        <w:t>, 4(3). Available at: https://royalliteglobal.com/advanced-humanities/article/view/1236 (Accessed: 19 June 2024).</w:t>
      </w:r>
    </w:p>
    <w:p w14:paraId="3B1A23F3"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Kumar, A.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2) ‘A framework for assessing social acceptability of industry 4.0 technologies for the development of digital manufacturing’, </w:t>
      </w:r>
      <w:r w:rsidRPr="00662029">
        <w:rPr>
          <w:rFonts w:asciiTheme="majorBidi" w:hAnsiTheme="majorBidi" w:cstheme="majorBidi"/>
          <w:i/>
          <w:iCs/>
          <w:noProof/>
          <w:sz w:val="24"/>
        </w:rPr>
        <w:t>Technological Forecasting and Social Change</w:t>
      </w:r>
      <w:r w:rsidRPr="00662029">
        <w:rPr>
          <w:rFonts w:asciiTheme="majorBidi" w:hAnsiTheme="majorBidi" w:cstheme="majorBidi"/>
          <w:noProof/>
          <w:sz w:val="24"/>
        </w:rPr>
        <w:t>, 174, p. 121217. Available at: https://doi.org/10.1016/J.TECHFORE.2021.121217.</w:t>
      </w:r>
    </w:p>
    <w:p w14:paraId="74E1EBFA"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Llopis-Albert, C., Rubio, F. and Valero, F. (2021) ‘Impact of digital transformation on the automotive industry’, </w:t>
      </w:r>
      <w:r w:rsidRPr="00662029">
        <w:rPr>
          <w:rFonts w:asciiTheme="majorBidi" w:hAnsiTheme="majorBidi" w:cstheme="majorBidi"/>
          <w:i/>
          <w:iCs/>
          <w:noProof/>
          <w:sz w:val="24"/>
        </w:rPr>
        <w:t>Technological Forecasting and Social Change</w:t>
      </w:r>
      <w:r w:rsidRPr="00662029">
        <w:rPr>
          <w:rFonts w:asciiTheme="majorBidi" w:hAnsiTheme="majorBidi" w:cstheme="majorBidi"/>
          <w:noProof/>
          <w:sz w:val="24"/>
        </w:rPr>
        <w:t>, 162, p. 120343. Available at: https://doi.org/10.1016/J.TECHFORE.2020.120343.</w:t>
      </w:r>
    </w:p>
    <w:p w14:paraId="1A26D9B2"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Luckman, S. (2015) </w:t>
      </w:r>
      <w:r w:rsidRPr="00662029">
        <w:rPr>
          <w:rFonts w:asciiTheme="majorBidi" w:hAnsiTheme="majorBidi" w:cstheme="majorBidi"/>
          <w:i/>
          <w:iCs/>
          <w:noProof/>
          <w:sz w:val="24"/>
        </w:rPr>
        <w:t>Craft and the Creative Economy</w:t>
      </w:r>
      <w:r w:rsidRPr="00662029">
        <w:rPr>
          <w:rFonts w:asciiTheme="majorBidi" w:hAnsiTheme="majorBidi" w:cstheme="majorBidi"/>
          <w:noProof/>
          <w:sz w:val="24"/>
        </w:rPr>
        <w:t xml:space="preserve">, </w:t>
      </w:r>
      <w:r w:rsidRPr="00662029">
        <w:rPr>
          <w:rFonts w:asciiTheme="majorBidi" w:hAnsiTheme="majorBidi" w:cstheme="majorBidi"/>
          <w:i/>
          <w:iCs/>
          <w:noProof/>
          <w:sz w:val="24"/>
        </w:rPr>
        <w:t>Craft and the Creative Economy</w:t>
      </w:r>
      <w:r w:rsidRPr="00662029">
        <w:rPr>
          <w:rFonts w:asciiTheme="majorBidi" w:hAnsiTheme="majorBidi" w:cstheme="majorBidi"/>
          <w:noProof/>
          <w:sz w:val="24"/>
        </w:rPr>
        <w:t>. Available at: https://doi.org/10.1057/9781137399687.</w:t>
      </w:r>
    </w:p>
    <w:p w14:paraId="5F7A4F83"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Manjula, S., Balaji, P. and Deepa, N. (2021) ‘) Sazelin Arif, Universiti Teknikal Malaysia Melaka (UTeM), Malaysia. (3) Arjun Prasad Khanal’, </w:t>
      </w:r>
      <w:r w:rsidRPr="00662029">
        <w:rPr>
          <w:rFonts w:asciiTheme="majorBidi" w:hAnsiTheme="majorBidi" w:cstheme="majorBidi"/>
          <w:i/>
          <w:iCs/>
          <w:noProof/>
          <w:sz w:val="24"/>
        </w:rPr>
        <w:t>Nepal. Review Article Manjula et al</w:t>
      </w:r>
      <w:r w:rsidRPr="00662029">
        <w:rPr>
          <w:rFonts w:asciiTheme="majorBidi" w:hAnsiTheme="majorBidi" w:cstheme="majorBidi"/>
          <w:noProof/>
          <w:sz w:val="24"/>
        </w:rPr>
        <w:t>, (1), pp. 88–101. Available at: https://doi.org/10.9734/AJAEES/2021/v39i1130729.</w:t>
      </w:r>
    </w:p>
    <w:p w14:paraId="72494A39"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Massi, M., Vecco, M. and Lin, Y. (2020) ‘Digital transformation in the cultural and creative sectors’, in </w:t>
      </w:r>
      <w:r w:rsidRPr="00662029">
        <w:rPr>
          <w:rFonts w:asciiTheme="majorBidi" w:hAnsiTheme="majorBidi" w:cstheme="majorBidi"/>
          <w:i/>
          <w:iCs/>
          <w:noProof/>
          <w:sz w:val="24"/>
        </w:rPr>
        <w:t>Digital Transformation in the Cultural and Creative Industries</w:t>
      </w:r>
      <w:r w:rsidRPr="00662029">
        <w:rPr>
          <w:rFonts w:asciiTheme="majorBidi" w:hAnsiTheme="majorBidi" w:cstheme="majorBidi"/>
          <w:noProof/>
          <w:sz w:val="24"/>
        </w:rPr>
        <w:t>, pp. 1–9. Available at: https://doi.org/10.4324/9780429329852-1.</w:t>
      </w:r>
    </w:p>
    <w:p w14:paraId="00B173A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McFall, L. (2004) </w:t>
      </w:r>
      <w:r w:rsidRPr="00662029">
        <w:rPr>
          <w:rFonts w:asciiTheme="majorBidi" w:hAnsiTheme="majorBidi" w:cstheme="majorBidi"/>
          <w:i/>
          <w:iCs/>
          <w:noProof/>
          <w:sz w:val="24"/>
        </w:rPr>
        <w:t>Advertising: A cultural economy</w:t>
      </w:r>
      <w:r w:rsidRPr="00662029">
        <w:rPr>
          <w:rFonts w:asciiTheme="majorBidi" w:hAnsiTheme="majorBidi" w:cstheme="majorBidi"/>
          <w:noProof/>
          <w:sz w:val="24"/>
        </w:rPr>
        <w:t xml:space="preserve">, </w:t>
      </w:r>
      <w:r w:rsidRPr="00662029">
        <w:rPr>
          <w:rFonts w:asciiTheme="majorBidi" w:hAnsiTheme="majorBidi" w:cstheme="majorBidi"/>
          <w:i/>
          <w:iCs/>
          <w:noProof/>
          <w:sz w:val="24"/>
        </w:rPr>
        <w:t>Advertising: A Cultural Economy</w:t>
      </w:r>
      <w:r w:rsidRPr="00662029">
        <w:rPr>
          <w:rFonts w:asciiTheme="majorBidi" w:hAnsiTheme="majorBidi" w:cstheme="majorBidi"/>
          <w:noProof/>
          <w:sz w:val="24"/>
        </w:rPr>
        <w:t>. Available at: https://doi.org/10.4135/9781446215418.</w:t>
      </w:r>
    </w:p>
    <w:p w14:paraId="32AEACC1"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Naimi-Sadigh, A., Asgari, T. and Rabiei, M. (2022) ‘Digital Transformation in the Value Chain Disruption of Banking Services’, </w:t>
      </w:r>
      <w:r w:rsidRPr="00662029">
        <w:rPr>
          <w:rFonts w:asciiTheme="majorBidi" w:hAnsiTheme="majorBidi" w:cstheme="majorBidi"/>
          <w:i/>
          <w:iCs/>
          <w:noProof/>
          <w:sz w:val="24"/>
        </w:rPr>
        <w:t>Journal of the Knowledge Economy</w:t>
      </w:r>
      <w:r w:rsidRPr="00662029">
        <w:rPr>
          <w:rFonts w:asciiTheme="majorBidi" w:hAnsiTheme="majorBidi" w:cstheme="majorBidi"/>
          <w:noProof/>
          <w:sz w:val="24"/>
        </w:rPr>
        <w:t>, 13(2), pp. 1212–1242. Available at: https://doi.org/10.1007/S13132-021-00759-0.</w:t>
      </w:r>
    </w:p>
    <w:p w14:paraId="72262ED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Negus, K. (1999) </w:t>
      </w:r>
      <w:r w:rsidRPr="00662029">
        <w:rPr>
          <w:rFonts w:asciiTheme="majorBidi" w:hAnsiTheme="majorBidi" w:cstheme="majorBidi"/>
          <w:i/>
          <w:iCs/>
          <w:noProof/>
          <w:sz w:val="24"/>
        </w:rPr>
        <w:t>Music genres and corporate cultures</w:t>
      </w:r>
      <w:r w:rsidRPr="00662029">
        <w:rPr>
          <w:rFonts w:asciiTheme="majorBidi" w:hAnsiTheme="majorBidi" w:cstheme="majorBidi"/>
          <w:noProof/>
          <w:sz w:val="24"/>
        </w:rPr>
        <w:t>. Routledge. Available at: https://www.routledge.com/Music-Genres-and-Corporate-Cultures/Negus/p/book/9780415174008 (Accessed: 23 June 2024).</w:t>
      </w:r>
    </w:p>
    <w:p w14:paraId="3DE00BCB"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Reischauer, G. (2022) ‘Digital Transformation 1: Fundamentals’, in </w:t>
      </w:r>
      <w:r w:rsidRPr="00662029">
        <w:rPr>
          <w:rFonts w:asciiTheme="majorBidi" w:hAnsiTheme="majorBidi" w:cstheme="majorBidi"/>
          <w:i/>
          <w:iCs/>
          <w:noProof/>
          <w:sz w:val="24"/>
        </w:rPr>
        <w:t>Shamiya Mirzagayeva, Heydar Aslanov</w:t>
      </w:r>
      <w:r w:rsidRPr="00662029">
        <w:rPr>
          <w:rFonts w:asciiTheme="majorBidi" w:hAnsiTheme="majorBidi" w:cstheme="majorBidi"/>
          <w:noProof/>
          <w:sz w:val="24"/>
        </w:rPr>
        <w:t>. Available at: https://web.archive.org/web/20221112173332/https://metafizikajurnali.az/storage/images/site/files/Metafizika-20/Metafizika.Vol.5,No.4,Serial.20,pp.10-21.pdf (Accessed: 19 June 2024).</w:t>
      </w:r>
    </w:p>
    <w:p w14:paraId="57313B98"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Ren, Y., Li, B. and Liang, D. (2023) ‘Impact of digital transformation on renewable energy companies’ performance: Evidence from China’, </w:t>
      </w:r>
      <w:r w:rsidRPr="00662029">
        <w:rPr>
          <w:rFonts w:asciiTheme="majorBidi" w:hAnsiTheme="majorBidi" w:cstheme="majorBidi"/>
          <w:i/>
          <w:iCs/>
          <w:noProof/>
          <w:sz w:val="24"/>
        </w:rPr>
        <w:t>Frontiers in Environmental Science</w:t>
      </w:r>
      <w:r w:rsidRPr="00662029">
        <w:rPr>
          <w:rFonts w:asciiTheme="majorBidi" w:hAnsiTheme="majorBidi" w:cstheme="majorBidi"/>
          <w:noProof/>
          <w:sz w:val="24"/>
        </w:rPr>
        <w:t>, 10. Available at: https://doi.org/10.3389/fenvs.2022.1105686.</w:t>
      </w:r>
    </w:p>
    <w:p w14:paraId="16C80FB0"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Sartal, A.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0) ‘The sustainable manufacturing concept, evolution and opportunities within Industry 4.0: A literature review’, </w:t>
      </w:r>
      <w:r w:rsidRPr="00662029">
        <w:rPr>
          <w:rFonts w:asciiTheme="majorBidi" w:hAnsiTheme="majorBidi" w:cstheme="majorBidi"/>
          <w:i/>
          <w:iCs/>
          <w:noProof/>
          <w:sz w:val="24"/>
        </w:rPr>
        <w:t>Advances in Mechanical Engineering</w:t>
      </w:r>
      <w:r w:rsidRPr="00662029">
        <w:rPr>
          <w:rFonts w:asciiTheme="majorBidi" w:hAnsiTheme="majorBidi" w:cstheme="majorBidi"/>
          <w:noProof/>
          <w:sz w:val="24"/>
        </w:rPr>
        <w:t>, 12(5). Available at: https://doi.org/10.1177/1687814020925232/ASSET/IMAGES/LARGE/10.1177_1687814020925232-FIG2.JPEG.</w:t>
      </w:r>
    </w:p>
    <w:p w14:paraId="140E81C5"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valantic (2024) </w:t>
      </w:r>
      <w:r w:rsidRPr="00662029">
        <w:rPr>
          <w:rFonts w:asciiTheme="majorBidi" w:hAnsiTheme="majorBidi" w:cstheme="majorBidi"/>
          <w:i/>
          <w:iCs/>
          <w:noProof/>
          <w:sz w:val="24"/>
        </w:rPr>
        <w:t>Digital Transformation of the Creative Industry</w:t>
      </w:r>
      <w:r w:rsidRPr="00662029">
        <w:rPr>
          <w:rFonts w:asciiTheme="majorBidi" w:hAnsiTheme="majorBidi" w:cstheme="majorBidi"/>
          <w:noProof/>
          <w:sz w:val="24"/>
        </w:rPr>
        <w:t>. Available at: https://www.valantic.com/en/industries/creative-industry/ (Accessed: 19 June 2024).</w:t>
      </w:r>
    </w:p>
    <w:p w14:paraId="0B952A34"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Velthuis, O. (2005) ‘Talking Prices Symbolic Meanings of Prices on the Market for Contemporary Art’, </w:t>
      </w:r>
      <w:r w:rsidRPr="00662029">
        <w:rPr>
          <w:rFonts w:asciiTheme="majorBidi" w:hAnsiTheme="majorBidi" w:cstheme="majorBidi"/>
          <w:i/>
          <w:iCs/>
          <w:noProof/>
          <w:sz w:val="24"/>
        </w:rPr>
        <w:t>Princeton University Press</w:t>
      </w:r>
      <w:r w:rsidRPr="00662029">
        <w:rPr>
          <w:rFonts w:asciiTheme="majorBidi" w:hAnsiTheme="majorBidi" w:cstheme="majorBidi"/>
          <w:noProof/>
          <w:sz w:val="24"/>
        </w:rPr>
        <w:t xml:space="preserve"> [Preprint], (August 2005). Available at: https://doi.org/10.2307/j.ctt4cgd14.</w:t>
      </w:r>
    </w:p>
    <w:p w14:paraId="7480B2E0"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Vial, G. (2019) ‘Understanding digital transformation: A review and a research agenda’, </w:t>
      </w:r>
      <w:r w:rsidRPr="00662029">
        <w:rPr>
          <w:rFonts w:asciiTheme="majorBidi" w:hAnsiTheme="majorBidi" w:cstheme="majorBidi"/>
          <w:i/>
          <w:iCs/>
          <w:noProof/>
          <w:sz w:val="24"/>
        </w:rPr>
        <w:t>Journal of Strategic Information Systems</w:t>
      </w:r>
      <w:r w:rsidRPr="00662029">
        <w:rPr>
          <w:rFonts w:asciiTheme="majorBidi" w:hAnsiTheme="majorBidi" w:cstheme="majorBidi"/>
          <w:noProof/>
          <w:sz w:val="24"/>
        </w:rPr>
        <w:t>. North-Holland, pp. 118–144. Available at: https://doi.org/10.1016/j.jsis.2019.01.003.</w:t>
      </w:r>
    </w:p>
    <w:p w14:paraId="085B3F1A"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Warner, K.S.R. and Wäger, M. (2019) ‘Building dynamic capabilities for digital transformation: An ongoing process of strategic renewal’, </w:t>
      </w:r>
      <w:r w:rsidRPr="00662029">
        <w:rPr>
          <w:rFonts w:asciiTheme="majorBidi" w:hAnsiTheme="majorBidi" w:cstheme="majorBidi"/>
          <w:i/>
          <w:iCs/>
          <w:noProof/>
          <w:sz w:val="24"/>
        </w:rPr>
        <w:t>Long Range Planning</w:t>
      </w:r>
      <w:r w:rsidRPr="00662029">
        <w:rPr>
          <w:rFonts w:asciiTheme="majorBidi" w:hAnsiTheme="majorBidi" w:cstheme="majorBidi"/>
          <w:noProof/>
          <w:sz w:val="24"/>
        </w:rPr>
        <w:t>, 52(3), pp. 326–349. Available at: https://doi.org/10.1016/J.LRP.2018.12.001.</w:t>
      </w:r>
    </w:p>
    <w:p w14:paraId="2F908883" w14:textId="77777777" w:rsidR="00B8270F" w:rsidRPr="00662029" w:rsidRDefault="00B8270F" w:rsidP="00B8270F">
      <w:pPr>
        <w:widowControl w:val="0"/>
        <w:autoSpaceDE w:val="0"/>
        <w:autoSpaceDN w:val="0"/>
        <w:adjustRightInd w:val="0"/>
        <w:spacing w:before="180" w:after="0" w:line="240" w:lineRule="auto"/>
        <w:rPr>
          <w:rFonts w:asciiTheme="majorBidi" w:hAnsiTheme="majorBidi" w:cstheme="majorBidi"/>
          <w:noProof/>
          <w:sz w:val="24"/>
        </w:rPr>
      </w:pPr>
      <w:r w:rsidRPr="00662029">
        <w:rPr>
          <w:rFonts w:asciiTheme="majorBidi" w:hAnsiTheme="majorBidi" w:cstheme="majorBidi"/>
          <w:noProof/>
          <w:sz w:val="24"/>
        </w:rPr>
        <w:t xml:space="preserve">Zhao, Q ; </w:t>
      </w:r>
      <w:r w:rsidRPr="00662029">
        <w:rPr>
          <w:rFonts w:asciiTheme="majorBidi" w:hAnsiTheme="majorBidi" w:cstheme="majorBidi"/>
          <w:i/>
          <w:iCs/>
          <w:noProof/>
          <w:sz w:val="24"/>
        </w:rPr>
        <w:t>et al.</w:t>
      </w:r>
      <w:r w:rsidRPr="00662029">
        <w:rPr>
          <w:rFonts w:asciiTheme="majorBidi" w:hAnsiTheme="majorBidi" w:cstheme="majorBidi"/>
          <w:noProof/>
          <w:sz w:val="24"/>
        </w:rPr>
        <w:t xml:space="preserve"> (2023) ‘Analyzing the Relationship between Digital Transformation Strategy and ESG Performance in Large Manufacturing Enterprises: The Mediating Role of Green Innovation’, </w:t>
      </w:r>
      <w:r w:rsidRPr="00662029">
        <w:rPr>
          <w:rFonts w:asciiTheme="majorBidi" w:hAnsiTheme="majorBidi" w:cstheme="majorBidi"/>
          <w:i/>
          <w:iCs/>
          <w:noProof/>
          <w:sz w:val="24"/>
        </w:rPr>
        <w:t>Sustainability 2023, Vol. 15, Page 9998</w:t>
      </w:r>
      <w:r w:rsidRPr="00662029">
        <w:rPr>
          <w:rFonts w:asciiTheme="majorBidi" w:hAnsiTheme="majorBidi" w:cstheme="majorBidi"/>
          <w:noProof/>
          <w:sz w:val="24"/>
        </w:rPr>
        <w:t>, 15(13), p. 9998. Available at: https://doi.org/10.3390/SU15139998.</w:t>
      </w:r>
    </w:p>
    <w:p w14:paraId="6695CFE3" w14:textId="5DE831BD" w:rsidR="00BD292E" w:rsidRPr="0066202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sectPr w:rsidR="00BD292E"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633F1F" w14:textId="77777777" w:rsidR="000671C9" w:rsidRDefault="000671C9" w:rsidP="00360B8A">
      <w:pPr>
        <w:spacing w:after="0" w:line="240" w:lineRule="auto"/>
      </w:pPr>
      <w:r>
        <w:separator/>
      </w:r>
    </w:p>
  </w:endnote>
  <w:endnote w:type="continuationSeparator" w:id="0">
    <w:p w14:paraId="0492D2AC" w14:textId="77777777" w:rsidR="000671C9" w:rsidRDefault="000671C9"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7C5135" w14:textId="77777777" w:rsidR="000671C9" w:rsidRDefault="000671C9" w:rsidP="00360B8A">
      <w:pPr>
        <w:spacing w:after="0" w:line="240" w:lineRule="auto"/>
      </w:pPr>
      <w:r>
        <w:separator/>
      </w:r>
    </w:p>
  </w:footnote>
  <w:footnote w:type="continuationSeparator" w:id="0">
    <w:p w14:paraId="13C658D3" w14:textId="77777777" w:rsidR="000671C9" w:rsidRDefault="000671C9"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sagFACmtFqc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3B3E"/>
    <w:rsid w:val="00053D31"/>
    <w:rsid w:val="0005650D"/>
    <w:rsid w:val="0006141E"/>
    <w:rsid w:val="000652D4"/>
    <w:rsid w:val="000671C9"/>
    <w:rsid w:val="000724DB"/>
    <w:rsid w:val="00072666"/>
    <w:rsid w:val="00082D8A"/>
    <w:rsid w:val="00084D7D"/>
    <w:rsid w:val="00084F54"/>
    <w:rsid w:val="00090C37"/>
    <w:rsid w:val="00094C9C"/>
    <w:rsid w:val="00096DBF"/>
    <w:rsid w:val="00097C27"/>
    <w:rsid w:val="000C1469"/>
    <w:rsid w:val="000C2729"/>
    <w:rsid w:val="000C4983"/>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5AB0"/>
    <w:rsid w:val="00171B68"/>
    <w:rsid w:val="00173DAD"/>
    <w:rsid w:val="00174981"/>
    <w:rsid w:val="00180885"/>
    <w:rsid w:val="00181FA8"/>
    <w:rsid w:val="00185DD6"/>
    <w:rsid w:val="00186262"/>
    <w:rsid w:val="00186CAE"/>
    <w:rsid w:val="001879CA"/>
    <w:rsid w:val="00191547"/>
    <w:rsid w:val="001A149F"/>
    <w:rsid w:val="001B027B"/>
    <w:rsid w:val="001C0B78"/>
    <w:rsid w:val="001C1740"/>
    <w:rsid w:val="001C1C2A"/>
    <w:rsid w:val="001C3F20"/>
    <w:rsid w:val="001D16F0"/>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1FE3"/>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5578"/>
    <w:rsid w:val="00405D70"/>
    <w:rsid w:val="004063E6"/>
    <w:rsid w:val="00416A03"/>
    <w:rsid w:val="00416B45"/>
    <w:rsid w:val="00422034"/>
    <w:rsid w:val="00426559"/>
    <w:rsid w:val="0042709A"/>
    <w:rsid w:val="00427B20"/>
    <w:rsid w:val="00433D23"/>
    <w:rsid w:val="00437B79"/>
    <w:rsid w:val="004428D5"/>
    <w:rsid w:val="00442B55"/>
    <w:rsid w:val="0044748E"/>
    <w:rsid w:val="00454084"/>
    <w:rsid w:val="00455427"/>
    <w:rsid w:val="00466D0A"/>
    <w:rsid w:val="0047184D"/>
    <w:rsid w:val="0048207C"/>
    <w:rsid w:val="00484731"/>
    <w:rsid w:val="00485AA1"/>
    <w:rsid w:val="004920B8"/>
    <w:rsid w:val="0049444F"/>
    <w:rsid w:val="00497A99"/>
    <w:rsid w:val="004A47D0"/>
    <w:rsid w:val="004B24B7"/>
    <w:rsid w:val="004B2D93"/>
    <w:rsid w:val="004B3E53"/>
    <w:rsid w:val="004B5516"/>
    <w:rsid w:val="004B6932"/>
    <w:rsid w:val="004C046A"/>
    <w:rsid w:val="004C331F"/>
    <w:rsid w:val="004C5B51"/>
    <w:rsid w:val="004C5D80"/>
    <w:rsid w:val="004C6E9D"/>
    <w:rsid w:val="004C7F5F"/>
    <w:rsid w:val="004D2AB3"/>
    <w:rsid w:val="004D4445"/>
    <w:rsid w:val="004E1F84"/>
    <w:rsid w:val="004E3860"/>
    <w:rsid w:val="004E727C"/>
    <w:rsid w:val="004F2060"/>
    <w:rsid w:val="004F7A08"/>
    <w:rsid w:val="00502B41"/>
    <w:rsid w:val="00511BE8"/>
    <w:rsid w:val="005172E2"/>
    <w:rsid w:val="0052131D"/>
    <w:rsid w:val="005274AB"/>
    <w:rsid w:val="00542DDB"/>
    <w:rsid w:val="00544580"/>
    <w:rsid w:val="00547B3A"/>
    <w:rsid w:val="00547EBA"/>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4C7E"/>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C2033"/>
    <w:rsid w:val="006C7CD9"/>
    <w:rsid w:val="006D0E3E"/>
    <w:rsid w:val="006D14CF"/>
    <w:rsid w:val="006E1817"/>
    <w:rsid w:val="006E1DA2"/>
    <w:rsid w:val="006E50F8"/>
    <w:rsid w:val="006E5B39"/>
    <w:rsid w:val="006E6F76"/>
    <w:rsid w:val="006E7619"/>
    <w:rsid w:val="006F0E7C"/>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75222"/>
    <w:rsid w:val="00883A6A"/>
    <w:rsid w:val="00886943"/>
    <w:rsid w:val="008870D9"/>
    <w:rsid w:val="00890DF0"/>
    <w:rsid w:val="0089253F"/>
    <w:rsid w:val="008928CC"/>
    <w:rsid w:val="00892979"/>
    <w:rsid w:val="00894212"/>
    <w:rsid w:val="0089674E"/>
    <w:rsid w:val="008A0127"/>
    <w:rsid w:val="008A15D5"/>
    <w:rsid w:val="008A1D74"/>
    <w:rsid w:val="008B00D3"/>
    <w:rsid w:val="008B1029"/>
    <w:rsid w:val="008B299C"/>
    <w:rsid w:val="008B2F96"/>
    <w:rsid w:val="008B5EC8"/>
    <w:rsid w:val="008B658B"/>
    <w:rsid w:val="008C2946"/>
    <w:rsid w:val="008C39A8"/>
    <w:rsid w:val="008C4E62"/>
    <w:rsid w:val="008D0B0C"/>
    <w:rsid w:val="008D703E"/>
    <w:rsid w:val="008E0F39"/>
    <w:rsid w:val="008E5206"/>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5982"/>
    <w:rsid w:val="009A2FDC"/>
    <w:rsid w:val="009A4C8C"/>
    <w:rsid w:val="009A7720"/>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4FCD"/>
    <w:rsid w:val="00AE75AB"/>
    <w:rsid w:val="00AF4D53"/>
    <w:rsid w:val="00B01C91"/>
    <w:rsid w:val="00B0353A"/>
    <w:rsid w:val="00B055C0"/>
    <w:rsid w:val="00B05B7E"/>
    <w:rsid w:val="00B07725"/>
    <w:rsid w:val="00B0788C"/>
    <w:rsid w:val="00B12B81"/>
    <w:rsid w:val="00B13E29"/>
    <w:rsid w:val="00B15C72"/>
    <w:rsid w:val="00B36B61"/>
    <w:rsid w:val="00B419AB"/>
    <w:rsid w:val="00B42A9C"/>
    <w:rsid w:val="00B4326B"/>
    <w:rsid w:val="00B47890"/>
    <w:rsid w:val="00B5281A"/>
    <w:rsid w:val="00B610FC"/>
    <w:rsid w:val="00B641EB"/>
    <w:rsid w:val="00B679A4"/>
    <w:rsid w:val="00B70850"/>
    <w:rsid w:val="00B73B22"/>
    <w:rsid w:val="00B76708"/>
    <w:rsid w:val="00B8270F"/>
    <w:rsid w:val="00B84344"/>
    <w:rsid w:val="00B8480C"/>
    <w:rsid w:val="00B84D5F"/>
    <w:rsid w:val="00B85D2B"/>
    <w:rsid w:val="00BA0CB8"/>
    <w:rsid w:val="00BA1265"/>
    <w:rsid w:val="00BA2E1D"/>
    <w:rsid w:val="00BA32CB"/>
    <w:rsid w:val="00BA4765"/>
    <w:rsid w:val="00BA6ADF"/>
    <w:rsid w:val="00BB6D87"/>
    <w:rsid w:val="00BC4DF9"/>
    <w:rsid w:val="00BC6074"/>
    <w:rsid w:val="00BD1D81"/>
    <w:rsid w:val="00BD292E"/>
    <w:rsid w:val="00BD5376"/>
    <w:rsid w:val="00BE6818"/>
    <w:rsid w:val="00BE693D"/>
    <w:rsid w:val="00BE751F"/>
    <w:rsid w:val="00BE773A"/>
    <w:rsid w:val="00BF0C6F"/>
    <w:rsid w:val="00BF327F"/>
    <w:rsid w:val="00BF4A50"/>
    <w:rsid w:val="00C009A7"/>
    <w:rsid w:val="00C027EC"/>
    <w:rsid w:val="00C028CA"/>
    <w:rsid w:val="00C042EF"/>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433D"/>
    <w:rsid w:val="00D56368"/>
    <w:rsid w:val="00D81894"/>
    <w:rsid w:val="00D82951"/>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6857"/>
    <w:rsid w:val="00DE2805"/>
    <w:rsid w:val="00DE4924"/>
    <w:rsid w:val="00DE4BF1"/>
    <w:rsid w:val="00DE521F"/>
    <w:rsid w:val="00E117B8"/>
    <w:rsid w:val="00E17090"/>
    <w:rsid w:val="00E17AD2"/>
    <w:rsid w:val="00E17AED"/>
    <w:rsid w:val="00E20D6E"/>
    <w:rsid w:val="00E22DE9"/>
    <w:rsid w:val="00E2317E"/>
    <w:rsid w:val="00E23500"/>
    <w:rsid w:val="00E30FE3"/>
    <w:rsid w:val="00E31AB7"/>
    <w:rsid w:val="00E32C19"/>
    <w:rsid w:val="00E53CA2"/>
    <w:rsid w:val="00E5509D"/>
    <w:rsid w:val="00E60BEF"/>
    <w:rsid w:val="00E61B85"/>
    <w:rsid w:val="00E61F28"/>
    <w:rsid w:val="00E6202A"/>
    <w:rsid w:val="00E63FC8"/>
    <w:rsid w:val="00E649EA"/>
    <w:rsid w:val="00E65531"/>
    <w:rsid w:val="00E677CF"/>
    <w:rsid w:val="00E678D0"/>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434B"/>
    <w:rsid w:val="00EF066A"/>
    <w:rsid w:val="00EF24F3"/>
    <w:rsid w:val="00EF52E7"/>
    <w:rsid w:val="00EF5973"/>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0</TotalTime>
  <Pages>1</Pages>
  <Words>16998</Words>
  <Characters>96893</Characters>
  <Application>Microsoft Office Word</Application>
  <DocSecurity>0</DocSecurity>
  <Lines>807</Lines>
  <Paragraphs>227</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
      <vt:lpstr>Abstract</vt:lpstr>
      <vt:lpstr>Introduction</vt:lpstr>
      <vt:lpstr>Problem Statement</vt:lpstr>
      <vt:lpstr>Research questions</vt:lpstr>
      <vt:lpstr>Review of the Related Work</vt:lpstr>
      <vt:lpstr>    Previous Studies on Digital Transformation</vt:lpstr>
      <vt:lpstr>    Locating case studies within cultural industries</vt:lpstr>
      <vt:lpstr>    Exploring Challenges, Opportunities, and Performances within Cultural Industries</vt:lpstr>
      <vt:lpstr>        Challenges</vt:lpstr>
      <vt:lpstr>        Opportunities</vt:lpstr>
      <vt:lpstr>        Performances</vt:lpstr>
      <vt:lpstr>Gap in Literature</vt:lpstr>
      <vt:lpstr>Significance</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161</cp:revision>
  <cp:lastPrinted>2024-06-23T23:24:00Z</cp:lastPrinted>
  <dcterms:created xsi:type="dcterms:W3CDTF">2024-06-18T23:06:00Z</dcterms:created>
  <dcterms:modified xsi:type="dcterms:W3CDTF">2024-06-2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